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5BFD3E" w14:textId="4785E0C9" w:rsidR="000E3762" w:rsidRDefault="000E3762">
      <w:r>
        <w:fldChar w:fldCharType="begin">
          <w:fldData xml:space="preserve">LCBDYXJtZW4gQmVhdHJpejwvYXV0aG9yPjwvYXV0aG9ycz48L2NvbnRyaWJ1dG9ycz48dGl0bGVz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MaWJvcmlvPC9BdXRob3I+PFllYXI+MjAxOTwvWWVhcj48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aWNhbD48ZnVsbC10aXRsZT5Fc3R1ZG9zIEF2YW5jYWRvczwvZnVsbC10aXRsZT48L3BlcmlvZGlj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CBDYXJtZW4gQmVhdHJpejwvYXV0aG9yPjwvYXV0aG9ycz48L2NvbnRyaWJ1dG9ycz48dGl0bGVz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Amarante, Baracho, &amp; Raddi, 2008; Arruda de Assis, 2011; Ballester Junior &amp; Silva Selau, 2012; Barbosa de Oliveira, 2008; Bertini, 2009a, 2009b; Bolaño, Golin, &amp; Brittos, 2010; Botelho, 2001, 2007; Brant, 2009a, 2009b; Brasil, 2003; Canedo, 2007; Canelas Rubim, 2006; Carvallo Soares, 2007; Castriota, 2009; Coelho, 2003; Cunha, 2007; Chauí, 2005; Da Silva, 2005; Fernandes de Castro, 2008; Ferrari, 2012; Ferreira Michelon, Machado Junior, &amp; Sosa González, 2012; Figueiredo Costa, 2008; Freire Nascimento, 2007; Furtado, 1975; Galvao &amp; Abdala, 2005; Giroletti &amp; Giroletti, 2009; Gomes Braga &amp; Roig Picazo, 2004; Gomes da Silva, 2008; Liborio, 2019; B. Ministerio de Cultura, 2012; E. MInisterio de Cultura; Monasterio, 2011; Oliveira, 2013; Oliveira Ribeiro, 2007; Ortiz, 1991; Osava, 2008; Piassa Giovanaz &amp; Diamante Brun, 2011; Ralle &amp; Batista, 1999; Ramos Aitken, 2009; Rebello Lima, 2011; Redacción, 2011, 2012a, 2012b, 2013; Rêgo, 2010; Rubin, 2007; Sant'Anna, 2012; Santos, 2004; Silveira, 2007; Simis, 2007; Sousa Leitao, 2007; Tarifeño, 2011; VV.AA, 2008)</w:t>
      </w:r>
      <w:r>
        <w:fldChar w:fldCharType="end"/>
      </w:r>
    </w:p>
    <w:p w14:paraId="71CD946F" w14:textId="77777777" w:rsidR="000E3762" w:rsidRDefault="000E3762"/>
    <w:p w14:paraId="605D8B53" w14:textId="77777777" w:rsidR="000E3762" w:rsidRPr="000E3762" w:rsidRDefault="000E3762" w:rsidP="000E376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E3762">
        <w:t xml:space="preserve">Amarante, M., Baracho, P., &amp; Raddi, R. (2008). </w:t>
      </w:r>
      <w:r w:rsidRPr="000E3762">
        <w:rPr>
          <w:i/>
        </w:rPr>
        <w:t>O Incentivo Fiscal a Cultura no Brasil: Breve exame dos estados brasileiros</w:t>
      </w:r>
      <w:r w:rsidRPr="000E3762">
        <w:t xml:space="preserve">. Paper presented at the IV ENECULT - Encontro de Estudos Multidisciplinares em Cultura, Faculdade de Comunicação/UFBa, Salvador-Bahia-Brasil. paper retrieved from </w:t>
      </w:r>
    </w:p>
    <w:p w14:paraId="32BBF868" w14:textId="70E2CB8D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Arruda de Assis, M. E. (2011). </w:t>
      </w:r>
      <w:r w:rsidRPr="000E3762">
        <w:rPr>
          <w:i/>
        </w:rPr>
        <w:t>Museus, que mercado é esse?</w:t>
      </w:r>
      <w:r w:rsidRPr="000E3762">
        <w:t xml:space="preserve"> Paper presented at the II Seminario Internacional de Politicas Culturales, Rio de Janeiro. Ponencia retrieved from </w:t>
      </w:r>
      <w:hyperlink r:id="rId4" w:history="1">
        <w:r w:rsidRPr="000E3762">
          <w:rPr>
            <w:rStyle w:val="Hipervnculo"/>
          </w:rPr>
          <w:t>http://culturadigital.br/politicaculturalcasaderuibarbosa/files/2011/11/Maria-Elisabete-Arruda-de-Assis.pdf</w:t>
        </w:r>
      </w:hyperlink>
    </w:p>
    <w:p w14:paraId="7E8ADCA5" w14:textId="7D9B6F5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Ballester Junior, M. A. F., &amp; Silva Selau, M. d. (2012). </w:t>
      </w:r>
      <w:r w:rsidRPr="000E3762">
        <w:rPr>
          <w:i/>
        </w:rPr>
        <w:t>Políticas publicas em museums de Itajaí. Criacao e discursos de museus na cidade de Itajaí</w:t>
      </w:r>
      <w:r w:rsidRPr="000E3762">
        <w:t xml:space="preserve">. Paper presented at the III Seminario Internacional de Politicas Culturales, Rio de Janeiro. Ponencia retrieved from </w:t>
      </w:r>
      <w:hyperlink r:id="rId5" w:history="1">
        <w:r w:rsidRPr="000E3762">
          <w:rPr>
            <w:rStyle w:val="Hipervnculo"/>
          </w:rPr>
          <w:t>http://culturadigital.br/politicaculturalcasaderuibarbosa/files/2012/09/Marco-Ant%C3%B4nio-Figueiredo-Ballester-Junior-et-alii.pdf</w:t>
        </w:r>
      </w:hyperlink>
    </w:p>
    <w:p w14:paraId="69A7E002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Barbosa de Oliveira, J. C. (2008, 2-3 julio de 2008). </w:t>
      </w:r>
      <w:r w:rsidRPr="000E3762">
        <w:rPr>
          <w:i/>
        </w:rPr>
        <w:t>Incentivos Fiscales a la cultura en Brasil.</w:t>
      </w:r>
      <w:r w:rsidRPr="000E3762">
        <w:t xml:space="preserve"> Paper presented at the Seminario Internacional Aportes Financieros del sector privado a las artes. Modelos vigentes y perspectivas., Facutad de Ciencias Económicas, Universidad de Buenos Aires.</w:t>
      </w:r>
    </w:p>
    <w:p w14:paraId="058D2814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Bertini, A. (2009a, 8 de julio de 2009). Mecenato e política cultural: algumas observações sobre o texto de Yacoff Sarcovas. </w:t>
      </w:r>
      <w:r w:rsidRPr="000E3762">
        <w:rPr>
          <w:i/>
        </w:rPr>
        <w:t>culturaemercado</w:t>
      </w:r>
      <w:r w:rsidRPr="000E3762">
        <w:t>.</w:t>
      </w:r>
    </w:p>
    <w:p w14:paraId="2EE5C4B8" w14:textId="45A9F548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Bertini, A. (2009b, 30 de junio de 2009). Mecenato e Política Cultural: por que e tao difícil entende-los. </w:t>
      </w:r>
      <w:hyperlink r:id="rId6" w:history="1">
        <w:r w:rsidRPr="000E3762">
          <w:rPr>
            <w:rStyle w:val="Hipervnculo"/>
            <w:i/>
          </w:rPr>
          <w:t>www.culturaemercado.br</w:t>
        </w:r>
      </w:hyperlink>
      <w:r w:rsidRPr="000E3762">
        <w:rPr>
          <w:i/>
        </w:rPr>
        <w:t>.</w:t>
      </w:r>
      <w:r w:rsidRPr="000E3762">
        <w:t xml:space="preserve">  Retrieved from </w:t>
      </w:r>
      <w:hyperlink r:id="rId7" w:history="1">
        <w:r w:rsidRPr="000E3762">
          <w:rPr>
            <w:rStyle w:val="Hipervnculo"/>
          </w:rPr>
          <w:t>http://www.culturaemercado.com.br/post/mecenato-e-politica-cultural-por-que-e-tao-dificil-entende-los/</w:t>
        </w:r>
      </w:hyperlink>
    </w:p>
    <w:p w14:paraId="281EB514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Bolaño, C., Golin, C., &amp; Brittos, V. (2010). </w:t>
      </w:r>
      <w:r w:rsidRPr="000E3762">
        <w:rPr>
          <w:i/>
        </w:rPr>
        <w:t>Economía del arte e da cultura</w:t>
      </w:r>
      <w:r w:rsidRPr="000E3762">
        <w:t xml:space="preserve"> C. d. D. e. R. I. Cultural (Ed.)</w:t>
      </w:r>
      <w:r w:rsidRPr="000E3762">
        <w:rPr>
          <w:i/>
        </w:rPr>
        <w:t xml:space="preserve"> </w:t>
      </w:r>
      <w:r w:rsidRPr="000E3762">
        <w:t xml:space="preserve"> </w:t>
      </w:r>
    </w:p>
    <w:p w14:paraId="4C55F686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Botelho, I. (2001). Dimensoes da cultura e politicas publicas. </w:t>
      </w:r>
      <w:r w:rsidRPr="000E3762">
        <w:rPr>
          <w:i/>
        </w:rPr>
        <w:t>Sao Paulo em Perspectiva, 15</w:t>
      </w:r>
      <w:r w:rsidRPr="000E3762">
        <w:t xml:space="preserve">(2). </w:t>
      </w:r>
    </w:p>
    <w:p w14:paraId="4C2DBD78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Botelho, I. (2007). </w:t>
      </w:r>
      <w:r w:rsidRPr="000E3762">
        <w:rPr>
          <w:i/>
        </w:rPr>
        <w:t>A política cultural e o plano das idéias</w:t>
      </w:r>
      <w:r w:rsidRPr="000E3762">
        <w:t xml:space="preserve">. Paper presented at the III ENECULT, Faculdade de Comunicação/UFBa, Salvador-Bahia-Brasil. </w:t>
      </w:r>
    </w:p>
    <w:p w14:paraId="2DD1D55D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Brant, L. (2009a, 11 de julio de 2009). Lei Rouanet por Gilberto Gil:”entre os mais eficientes e democráticos do planeta”. </w:t>
      </w:r>
      <w:r w:rsidRPr="000E3762">
        <w:rPr>
          <w:i/>
        </w:rPr>
        <w:t>culturaemercado</w:t>
      </w:r>
      <w:r w:rsidRPr="000E3762">
        <w:t>.</w:t>
      </w:r>
    </w:p>
    <w:p w14:paraId="0ED1E92C" w14:textId="5713211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Brant, L. (2009b). O investimento cultural privado, por Gilberto Gil. </w:t>
      </w:r>
      <w:hyperlink r:id="rId8" w:history="1">
        <w:r w:rsidRPr="000E3762">
          <w:rPr>
            <w:rStyle w:val="Hipervnculo"/>
            <w:i/>
          </w:rPr>
          <w:t>www.culturaemercado.br</w:t>
        </w:r>
      </w:hyperlink>
      <w:r w:rsidRPr="000E3762">
        <w:rPr>
          <w:i/>
        </w:rPr>
        <w:t>.</w:t>
      </w:r>
      <w:r w:rsidRPr="000E3762">
        <w:t xml:space="preserve">  Retrieved from </w:t>
      </w:r>
      <w:hyperlink r:id="rId9" w:history="1">
        <w:r w:rsidRPr="000E3762">
          <w:rPr>
            <w:rStyle w:val="Hipervnculo"/>
          </w:rPr>
          <w:t>http://www.culturaemercado.com.br/post/o-investimento-cultural-privado-por-gilberto-gil/</w:t>
        </w:r>
      </w:hyperlink>
    </w:p>
    <w:p w14:paraId="41AD29D0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lastRenderedPageBreak/>
        <w:t>Brasil, G. d. (2003). Política Nacional de Museos: Memoria e Cidadania (Brasil). Brasilia.</w:t>
      </w:r>
    </w:p>
    <w:p w14:paraId="4E4DD839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Canedo, D. (2007). </w:t>
      </w:r>
      <w:r w:rsidRPr="000E3762">
        <w:rPr>
          <w:i/>
        </w:rPr>
        <w:t>Secretaria da Cultura ou Fundacao Cultural</w:t>
      </w:r>
      <w:r w:rsidRPr="000E3762">
        <w:t xml:space="preserve">. Paper presented at the III ENECULT, Facultadade de Comunicacao, UFBa, Salvador, Bahía, Brasil. paper retrieved from </w:t>
      </w:r>
    </w:p>
    <w:p w14:paraId="38A96BCD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>Canelas Rubim, A. (2006). Bibliografia sobre Politicas Culturais no Brasil (pp. 40).</w:t>
      </w:r>
    </w:p>
    <w:p w14:paraId="6CD35703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Carvallo Soares, A. (2007). </w:t>
      </w:r>
      <w:r w:rsidRPr="000E3762">
        <w:rPr>
          <w:i/>
        </w:rPr>
        <w:t>Cidade: Cultura de consuo ou consumo de cultura?</w:t>
      </w:r>
      <w:r w:rsidRPr="000E3762">
        <w:t xml:space="preserve"> Paper presented at the III ENECULT, Facultadade de Comunicacao, UFBa, Salvador, Bahia, Brasil. </w:t>
      </w:r>
    </w:p>
    <w:p w14:paraId="4E4E7AFA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Castriota, L. B. (2009). </w:t>
      </w:r>
      <w:r w:rsidRPr="000E3762">
        <w:rPr>
          <w:i/>
        </w:rPr>
        <w:t>Patrimônio cultural : conceitos, políticas, instrumentos</w:t>
      </w:r>
      <w:r w:rsidRPr="000E3762">
        <w:t>. [Sao Paulo]: Annablume.</w:t>
      </w:r>
    </w:p>
    <w:p w14:paraId="6C0DEAB2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Coelho, T. (2003). Una Política para la Cultura Inerte. </w:t>
      </w:r>
      <w:r w:rsidRPr="000E3762">
        <w:rPr>
          <w:i/>
        </w:rPr>
        <w:t>Revista Todavia.com.ar</w:t>
      </w:r>
      <w:r w:rsidRPr="000E3762">
        <w:t xml:space="preserve">(4). </w:t>
      </w:r>
    </w:p>
    <w:p w14:paraId="0E193479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Cunha, M. H. (2007). </w:t>
      </w:r>
      <w:r w:rsidRPr="000E3762">
        <w:rPr>
          <w:i/>
        </w:rPr>
        <w:t>Gestao Cultural: Construindo uma identidades profissional.</w:t>
      </w:r>
      <w:r w:rsidRPr="000E3762">
        <w:t xml:space="preserve"> Paper presented at the III ENECULT, Faculdade de Comunicação/UFBa, Salvador-Bahia-Brasil. paper retrieved from </w:t>
      </w:r>
    </w:p>
    <w:p w14:paraId="3670CDBC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Chauí, M. (2005). Cultura política e política cultural. </w:t>
      </w:r>
      <w:r w:rsidRPr="000E3762">
        <w:rPr>
          <w:i/>
        </w:rPr>
        <w:t>Estudos Avancados, 9</w:t>
      </w:r>
      <w:r w:rsidRPr="000E3762">
        <w:t xml:space="preserve">(23), 14. </w:t>
      </w:r>
    </w:p>
    <w:p w14:paraId="339528FD" w14:textId="6BCB200F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Da Silva, E. A. (2005). </w:t>
      </w:r>
      <w:r w:rsidRPr="000E3762">
        <w:rPr>
          <w:i/>
        </w:rPr>
        <w:t>O palco. Comunicacao por acao cultural e marketing cultural.</w:t>
      </w:r>
      <w:r w:rsidRPr="000E3762">
        <w:t xml:space="preserve"> (Maestre en Ciencias de la Comunicacao Postgrado), Universidad de Sao Paolo, Sao Paulo. Retrieved from </w:t>
      </w:r>
      <w:hyperlink r:id="rId10" w:history="1">
        <w:r w:rsidRPr="000E3762">
          <w:rPr>
            <w:rStyle w:val="Hipervnculo"/>
          </w:rPr>
          <w:t>http://www.pos.eca.usp.br/sites/default/files/file/bdt/2006/2006-me-silva_eduardo.pdf</w:t>
        </w:r>
      </w:hyperlink>
      <w:r w:rsidRPr="000E3762">
        <w:t xml:space="preserve">  </w:t>
      </w:r>
    </w:p>
    <w:p w14:paraId="5994F424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Fernandes de Castro, R. M. G. d. C. K. (2008). </w:t>
      </w:r>
      <w:r w:rsidRPr="000E3762">
        <w:rPr>
          <w:i/>
        </w:rPr>
        <w:t>Incentivo a cultura ou marketing privado pago com dinhero publico?</w:t>
      </w:r>
      <w:r w:rsidRPr="000E3762">
        <w:t xml:space="preserve"> Paper presented at the IV ENECULT - Encontro de Estudos Multidisciplinares em Cultura, Faculdade de Comunicação/UFBa, Salvador-Bahia-Brasil. </w:t>
      </w:r>
    </w:p>
    <w:p w14:paraId="16FC3656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Ferrari, M. A. (2012). Comunicación y Cultura: análisis de la realidad de las Relaciones Públicas en organizaciones chilenas y brasileñas. </w:t>
      </w:r>
      <w:r w:rsidRPr="000E3762">
        <w:rPr>
          <w:i/>
        </w:rPr>
        <w:t>Cuadernos del Centro de Estudios en Diseño y Comunicación. Ensayos</w:t>
      </w:r>
      <w:r w:rsidRPr="000E3762">
        <w:t xml:space="preserve">(40), 47 - 64. </w:t>
      </w:r>
    </w:p>
    <w:p w14:paraId="48B949BC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Ferreira Michelon, F., Machado Junior, C., &amp; Sosa González, A. M. (2012). </w:t>
      </w:r>
      <w:r w:rsidRPr="000E3762">
        <w:rPr>
          <w:i/>
        </w:rPr>
        <w:t>Políticas Públicas do Patrimonio Cultural. Ensaios, trajetorias e contextos</w:t>
      </w:r>
      <w:r w:rsidRPr="000E3762">
        <w:t xml:space="preserve"> E. G. Universitaria (Ed.)</w:t>
      </w:r>
      <w:r w:rsidRPr="000E3762">
        <w:rPr>
          <w:i/>
        </w:rPr>
        <w:t xml:space="preserve"> </w:t>
      </w:r>
      <w:r w:rsidRPr="000E3762">
        <w:t xml:space="preserve">(pp. 355). </w:t>
      </w:r>
    </w:p>
    <w:p w14:paraId="1AE41905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Figueiredo Costa, L. (2008). </w:t>
      </w:r>
      <w:r w:rsidRPr="000E3762">
        <w:rPr>
          <w:i/>
        </w:rPr>
        <w:t>Uma reflexao sobre as politicas publicas e a questao da formacao na area cultural</w:t>
      </w:r>
      <w:r w:rsidRPr="000E3762">
        <w:t xml:space="preserve">. Paper presented at the IV ENECULT. Encontro de Estudos Multidisciplinares em Cultura, Facultades de Comunicacao/ UFBA. Paper retrieved from </w:t>
      </w:r>
    </w:p>
    <w:p w14:paraId="330CC4E2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Freire Nascimento, A. (2007). </w:t>
      </w:r>
      <w:r w:rsidRPr="000E3762">
        <w:rPr>
          <w:i/>
        </w:rPr>
        <w:t>Política Cultural no Brasil: do estado ao mercado</w:t>
      </w:r>
      <w:r w:rsidRPr="000E3762">
        <w:t xml:space="preserve">. Paper presented at the </w:t>
      </w:r>
      <w:r w:rsidRPr="000E3762">
        <w:rPr>
          <w:u w:val="single"/>
        </w:rPr>
        <w:t>III ENECULT - Encontro de Estudos Multidisciplinares em Cultura</w:t>
      </w:r>
      <w:r w:rsidRPr="000E3762">
        <w:t xml:space="preserve">, Facultadade de Comunicacao, UFBa, Salvador, Bahia, Brasil. Paper retrieved from </w:t>
      </w:r>
    </w:p>
    <w:p w14:paraId="4CAC93AD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Furtado, C. (1975). </w:t>
      </w:r>
      <w:r w:rsidRPr="000E3762">
        <w:rPr>
          <w:i/>
        </w:rPr>
        <w:t>El Desarrollo economico : un mito</w:t>
      </w:r>
      <w:r w:rsidRPr="000E3762">
        <w:t>. Mexico [etc.]: Siglo XXI.</w:t>
      </w:r>
    </w:p>
    <w:p w14:paraId="053CACDE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Galvao, W. N., &amp; Abdala, B. (2005). </w:t>
      </w:r>
      <w:r w:rsidRPr="000E3762">
        <w:rPr>
          <w:i/>
        </w:rPr>
        <w:t>As musas sob assédio : literatura e indústria cultural no Brasil</w:t>
      </w:r>
      <w:r w:rsidRPr="000E3762">
        <w:t>. Sao Paulo: Senac.</w:t>
      </w:r>
    </w:p>
    <w:p w14:paraId="2926EA42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Giroletti, J., &amp; Giroletti, D. A. (2009). Politica de incentivo a cultura do estado de Minas Gerais: uma evaliacao critica. </w:t>
      </w:r>
      <w:r w:rsidRPr="000E3762">
        <w:rPr>
          <w:i/>
        </w:rPr>
        <w:t>Perspectiva em Politicas Publicas, 1</w:t>
      </w:r>
      <w:r w:rsidRPr="000E3762">
        <w:t xml:space="preserve">(2), 81 - 115. </w:t>
      </w:r>
    </w:p>
    <w:p w14:paraId="73149928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Gomes Braga, I., &amp; Roig Picazo, M. P. (2004). </w:t>
      </w:r>
      <w:r w:rsidRPr="000E3762">
        <w:rPr>
          <w:i/>
        </w:rPr>
        <w:t>Desarrollo de una metodología basada en los conceptos de la carta de riesgo del patrimonio cultural, para aplicación en centros históricos : el caso del centro histórico de Sao Luis - Maranhao, Brasil.</w:t>
      </w:r>
      <w:r w:rsidRPr="000E3762">
        <w:t xml:space="preserve"> (Tesis Univ Politécnica de Valencia), Universidad Politécnica de Valencia,, Valencia.   </w:t>
      </w:r>
    </w:p>
    <w:p w14:paraId="7BFFC329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Gomes da Silva, A. (2008). </w:t>
      </w:r>
      <w:r w:rsidRPr="000E3762">
        <w:rPr>
          <w:i/>
        </w:rPr>
        <w:t>Leis de incentivo a cultura: Consideracoes sobre o mecenato e sobre as leis municipais de incentivo a cultura</w:t>
      </w:r>
      <w:r w:rsidRPr="000E3762">
        <w:t xml:space="preserve">. Paper presented at the IV ENECUT, Salvador, Bahía. paper retrieved from </w:t>
      </w:r>
    </w:p>
    <w:p w14:paraId="0F8CB0D0" w14:textId="3D3048F8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>Liborio, B. (2019, 27 de abril de 2019). Mais de cem musicais tetaram captar mais de R$1 milhao via Lei Rouanet em 2018 - nove conseguiram, Reportaje.</w:t>
      </w:r>
      <w:r w:rsidRPr="000E3762">
        <w:rPr>
          <w:i/>
        </w:rPr>
        <w:t xml:space="preserve"> Globo </w:t>
      </w:r>
      <w:r w:rsidRPr="000E3762">
        <w:t xml:space="preserve">Retrieved from </w:t>
      </w:r>
      <w:hyperlink r:id="rId11" w:history="1">
        <w:r w:rsidRPr="000E3762">
          <w:rPr>
            <w:rStyle w:val="Hipervnculo"/>
          </w:rPr>
          <w:t>https://epoca.globo.com/mais-de-cem-musicais-tentaram-captar-mais-de-1-milhao-via-lei-rouanet-em-2018-nove-conseguiram-23625676</w:t>
        </w:r>
      </w:hyperlink>
    </w:p>
    <w:p w14:paraId="6EBF99A9" w14:textId="041936A0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lastRenderedPageBreak/>
        <w:t xml:space="preserve">Ministerio de Cultura, B. (2012). Programa Nacional de Apoio à Cultura (Pronac).   Retrieved from </w:t>
      </w:r>
      <w:hyperlink r:id="rId12" w:history="1">
        <w:r w:rsidRPr="000E3762">
          <w:rPr>
            <w:rStyle w:val="Hipervnculo"/>
          </w:rPr>
          <w:t>http://www.cultura.gov.br/site/acesso-a-informacao/programas-e-acoes/programa-nacional-de-apoio-a-cultura/</w:t>
        </w:r>
      </w:hyperlink>
    </w:p>
    <w:p w14:paraId="34031294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MInisterio de Cultura, E. </w:t>
      </w:r>
      <w:r w:rsidRPr="000E3762">
        <w:rPr>
          <w:i/>
        </w:rPr>
        <w:t>Redes de Museos en Iberoamerica</w:t>
      </w:r>
      <w:r w:rsidRPr="000E3762">
        <w:t xml:space="preserve">. Retrieved from Madrid: </w:t>
      </w:r>
    </w:p>
    <w:p w14:paraId="5B23EE11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>Monasterio, A. (2011, 28 de agosto de 2011). Sao Paulo, la ciudad de los museos, Crónica.</w:t>
      </w:r>
      <w:r w:rsidRPr="000E3762">
        <w:rPr>
          <w:i/>
        </w:rPr>
        <w:t xml:space="preserve"> El Nacional</w:t>
      </w:r>
      <w:r w:rsidRPr="000E3762">
        <w:t xml:space="preserve">. </w:t>
      </w:r>
    </w:p>
    <w:p w14:paraId="65080555" w14:textId="6D09917E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Oliveira, E. (2013). Por que as empresas apoiam a cultura?   Retrieved from </w:t>
      </w:r>
      <w:hyperlink r:id="rId13" w:history="1">
        <w:r w:rsidRPr="000E3762">
          <w:rPr>
            <w:rStyle w:val="Hipervnculo"/>
          </w:rPr>
          <w:t>http://www.marketing-e-cultura.com.br/website/pratica/prat001-b.php?cod_artigo=43</w:t>
        </w:r>
      </w:hyperlink>
    </w:p>
    <w:p w14:paraId="0B616F1B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Oliveira Ribeiro, F. (2007). </w:t>
      </w:r>
      <w:r w:rsidRPr="000E3762">
        <w:rPr>
          <w:i/>
        </w:rPr>
        <w:t>Acompanhanto das politicas culturais atraves dos indicadores estatisticos e do estudo da economia da cultura</w:t>
      </w:r>
      <w:r w:rsidRPr="000E3762">
        <w:t xml:space="preserve">. Paper presented at the III ENECULT, Faculdade de Comunicação/UFBa, Salvador-Bahia-Brasil. conferencia retrieved from </w:t>
      </w:r>
    </w:p>
    <w:p w14:paraId="3EF6D555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Ortiz, R. (1991). </w:t>
      </w:r>
      <w:r w:rsidRPr="000E3762">
        <w:rPr>
          <w:i/>
        </w:rPr>
        <w:t>A moderna tradicicao brasileira. Cultura Brasileira e Indústria Cultural</w:t>
      </w:r>
      <w:r w:rsidRPr="000E3762">
        <w:t xml:space="preserve"> (3 ed.). Brasil: Editora Brasiliense.</w:t>
      </w:r>
    </w:p>
    <w:p w14:paraId="54FCE891" w14:textId="7C3EB1C9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>Osava, M. (2008). Cultura-Brasil: Iguales en la Diferencia, cronica.</w:t>
      </w:r>
      <w:r w:rsidRPr="000E3762">
        <w:rPr>
          <w:i/>
        </w:rPr>
        <w:t xml:space="preserve"> IPS</w:t>
      </w:r>
      <w:r w:rsidRPr="000E3762">
        <w:t xml:space="preserve">. Retrieved from </w:t>
      </w:r>
      <w:hyperlink r:id="rId14" w:history="1">
        <w:r w:rsidRPr="000E3762">
          <w:rPr>
            <w:rStyle w:val="Hipervnculo"/>
          </w:rPr>
          <w:t>http://www.ipsenespanol.net/nota.asp?idnews=90490</w:t>
        </w:r>
      </w:hyperlink>
    </w:p>
    <w:p w14:paraId="03D0B017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>Piassa Giovanaz, D., &amp; Diamante Brun, M. (2011). El Estado y el desarrollo cultural en Brasil. Trabajo final curso Historia de la Cultura, prof Cristian Antoine, Escuela de Periodismo, U de Santiago de Chile.</w:t>
      </w:r>
    </w:p>
    <w:p w14:paraId="3036FEF5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Ralle, R. B., &amp; Batista, O. (1999). </w:t>
      </w:r>
      <w:r w:rsidRPr="000E3762">
        <w:rPr>
          <w:i/>
        </w:rPr>
        <w:t>Compromisso com a verdade : meio século de jornalismo</w:t>
      </w:r>
      <w:r w:rsidRPr="000E3762">
        <w:t>. Paraíba: Editora da Universidade Federal da Paraíba, Joao Pessoa.</w:t>
      </w:r>
    </w:p>
    <w:p w14:paraId="4E9B0A22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Ramos Aitken, I. (2009). La inversión en cultura como negocio. </w:t>
      </w:r>
      <w:r w:rsidRPr="000E3762">
        <w:rPr>
          <w:i/>
        </w:rPr>
        <w:t>G+C. Revista Internacional de Gestión CUltural,</w:t>
      </w:r>
      <w:r w:rsidRPr="000E3762">
        <w:t xml:space="preserve"> 80-85.</w:t>
      </w:r>
    </w:p>
    <w:p w14:paraId="02FDB17C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Rebello Lima, D. (2011). Cartografías conceptuales de las políticas culturales contemporáneas. </w:t>
      </w:r>
      <w:r w:rsidRPr="000E3762">
        <w:rPr>
          <w:i/>
        </w:rPr>
        <w:t>Pagmatizes. Revista Latinoamerica de Estudos em Cultura, 1</w:t>
      </w:r>
      <w:r w:rsidRPr="000E3762">
        <w:t xml:space="preserve">(1). </w:t>
      </w:r>
    </w:p>
    <w:p w14:paraId="4DF9C821" w14:textId="00B4D201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Redacción. (2011). Brasil se une al ranking internacional de exposiciones y museos más visitados.   Retrieved from </w:t>
      </w:r>
      <w:hyperlink r:id="rId15" w:history="1">
        <w:r w:rsidRPr="000E3762">
          <w:rPr>
            <w:rStyle w:val="Hipervnculo"/>
          </w:rPr>
          <w:t>http://www.theartnewspaper.com/attfig/attfig10.pdf</w:t>
        </w:r>
      </w:hyperlink>
    </w:p>
    <w:p w14:paraId="36513B52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>Redacción. (2012a). La inversión de Brasil en museos crece un 1.000% en diez años. Brasilia.</w:t>
      </w:r>
    </w:p>
    <w:p w14:paraId="4EB59FDA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>Redacción. (2012b, 11 de diciembre de 2012). Taller sobre los puntos de cultura, Crónica.</w:t>
      </w:r>
      <w:r w:rsidRPr="000E3762">
        <w:rPr>
          <w:i/>
        </w:rPr>
        <w:t xml:space="preserve"> Pro &amp; Contra</w:t>
      </w:r>
      <w:r w:rsidRPr="000E3762">
        <w:t xml:space="preserve">. </w:t>
      </w:r>
    </w:p>
    <w:p w14:paraId="1EEF994C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>Redacción. (2013). Presidencia publica decreto que regulamenta o Estatuto de Museus. Brasilia: Instituto Brasileño de Museos.</w:t>
      </w:r>
    </w:p>
    <w:p w14:paraId="605EFF56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Rêgo, A. R. (2010). </w:t>
      </w:r>
      <w:r w:rsidRPr="000E3762">
        <w:rPr>
          <w:i/>
        </w:rPr>
        <w:t>Comunicação corporativa, marketing &amp; política cultural : Brasil &amp; Espanha</w:t>
      </w:r>
      <w:r w:rsidRPr="000E3762">
        <w:t>.</w:t>
      </w:r>
    </w:p>
    <w:p w14:paraId="31911214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Rubin, A. (2007). </w:t>
      </w:r>
      <w:r w:rsidRPr="000E3762">
        <w:rPr>
          <w:i/>
        </w:rPr>
        <w:t>Polìticas Culturais Do Governo Lula/Gil: Desafios e enfrentamentos</w:t>
      </w:r>
      <w:r w:rsidRPr="000E3762">
        <w:t xml:space="preserve">. Paper presented at the III ENECULT, Facultadade de Comunicacao UFBa, Salvador, Bahía, Brasil. </w:t>
      </w:r>
    </w:p>
    <w:p w14:paraId="1E6EB988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Sant'Anna, P. (2012). </w:t>
      </w:r>
      <w:r w:rsidRPr="000E3762">
        <w:rPr>
          <w:i/>
        </w:rPr>
        <w:t>Rio de Janeiro harbor area and iconic museums as major actor in urban intervention</w:t>
      </w:r>
      <w:r w:rsidRPr="000E3762">
        <w:t xml:space="preserve">. Paper presented at the VIII International Conference on Cultural Policy Research, Barcelona. </w:t>
      </w:r>
    </w:p>
    <w:p w14:paraId="0DC2A5D5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Santos, E. R. (2004). Responsabilidade social ou filantropia. </w:t>
      </w:r>
      <w:r w:rsidRPr="000E3762">
        <w:rPr>
          <w:i/>
        </w:rPr>
        <w:t>Revista FAE Business, Curitiba</w:t>
      </w:r>
      <w:r w:rsidRPr="000E3762">
        <w:t xml:space="preserve">(9), 32-34. </w:t>
      </w:r>
    </w:p>
    <w:p w14:paraId="736BF139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Silveira, C. B. (2007). Políticas Públicas e 'practicantes ordinarios da cidade". </w:t>
      </w:r>
      <w:r w:rsidRPr="000E3762">
        <w:rPr>
          <w:i/>
        </w:rPr>
        <w:t>Cadernos PPG-AU, Número Especial</w:t>
      </w:r>
      <w:r w:rsidRPr="000E3762">
        <w:t xml:space="preserve">, 120. </w:t>
      </w:r>
    </w:p>
    <w:p w14:paraId="434EC16D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Simis, A. (2007). </w:t>
      </w:r>
      <w:r w:rsidRPr="000E3762">
        <w:rPr>
          <w:i/>
        </w:rPr>
        <w:t>A Polìtica Cultural como Politica Pública</w:t>
      </w:r>
      <w:r w:rsidRPr="000E3762">
        <w:t xml:space="preserve">. Paper presented at the III ENECULT, Facultadade de Comunicacao, UFBa, Salvador, Bahia, Brasil. </w:t>
      </w:r>
    </w:p>
    <w:p w14:paraId="07906BEB" w14:textId="77777777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 xml:space="preserve">Sousa Leitao, C. (2007). </w:t>
      </w:r>
      <w:r w:rsidRPr="000E3762">
        <w:rPr>
          <w:i/>
        </w:rPr>
        <w:t>Politicas Públicas para a cultura e os desafios da descentralizacao e democratizacao: A experiencia do Ceará (2003/2006)</w:t>
      </w:r>
      <w:r w:rsidRPr="000E3762">
        <w:t xml:space="preserve">. Paper presented at the III ENECULT, Faculdade de Comunicação/UFBa, Salvador-Bahia-Brasil. Paper retrieved from </w:t>
      </w:r>
    </w:p>
    <w:p w14:paraId="53BF87C0" w14:textId="60482A34" w:rsidR="000E3762" w:rsidRPr="000E3762" w:rsidRDefault="000E3762" w:rsidP="000E3762">
      <w:pPr>
        <w:pStyle w:val="EndNoteBibliography"/>
        <w:spacing w:after="0"/>
        <w:ind w:left="720" w:hanging="720"/>
      </w:pPr>
      <w:r w:rsidRPr="000E3762">
        <w:t>Tarifeño, L. (2011, 30 de sweptiembre de 2011). Brasil potencia cultural, Reportaje.</w:t>
      </w:r>
      <w:r w:rsidRPr="000E3762">
        <w:rPr>
          <w:i/>
        </w:rPr>
        <w:t xml:space="preserve"> La Nación</w:t>
      </w:r>
      <w:r w:rsidRPr="000E3762">
        <w:t xml:space="preserve">. Retrieved from </w:t>
      </w:r>
      <w:hyperlink r:id="rId16" w:history="1">
        <w:r w:rsidRPr="000E3762">
          <w:rPr>
            <w:rStyle w:val="Hipervnculo"/>
          </w:rPr>
          <w:t>http://www.lanacion.com.ar/1410168-brasil-potencia-cultural</w:t>
        </w:r>
      </w:hyperlink>
    </w:p>
    <w:p w14:paraId="64A581C5" w14:textId="77777777" w:rsidR="000E3762" w:rsidRPr="000E3762" w:rsidRDefault="000E3762" w:rsidP="000E3762">
      <w:pPr>
        <w:pStyle w:val="EndNoteBibliography"/>
        <w:ind w:left="720" w:hanging="720"/>
      </w:pPr>
      <w:r w:rsidRPr="000E3762">
        <w:lastRenderedPageBreak/>
        <w:t>VV.AA. (2008). Aportes financieros del sector privado a las Artes. Seminario Internacional. In C. Elia &amp; H. Schargorodsky (Eds.). Buenos Aires: Universidad de Buenos Aires, Facultad de Ciencias Económicas. Observatorio Cultural, Postgrado en Administración de Artes del Espectáculo.</w:t>
      </w:r>
    </w:p>
    <w:p w14:paraId="39902FC4" w14:textId="0689844F" w:rsidR="00847146" w:rsidRDefault="000E3762">
      <w:r>
        <w:fldChar w:fldCharType="end"/>
      </w:r>
    </w:p>
    <w:sectPr w:rsidR="00847146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wvxpdpdaexwbe0zwqv5wwe2waeraa0zrsz&quot;&gt;My EndNote Library Respaldo&lt;record-ids&gt;&lt;item&gt;576&lt;/item&gt;&lt;item&gt;1756&lt;/item&gt;&lt;item&gt;2160&lt;/item&gt;&lt;item&gt;2179&lt;/item&gt;&lt;item&gt;2180&lt;/item&gt;&lt;item&gt;2220&lt;/item&gt;&lt;item&gt;2224&lt;/item&gt;&lt;item&gt;2238&lt;/item&gt;&lt;item&gt;2239&lt;/item&gt;&lt;item&gt;2240&lt;/item&gt;&lt;item&gt;2241&lt;/item&gt;&lt;item&gt;2246&lt;/item&gt;&lt;item&gt;2304&lt;/item&gt;&lt;item&gt;2310&lt;/item&gt;&lt;item&gt;2314&lt;/item&gt;&lt;item&gt;2369&lt;/item&gt;&lt;item&gt;2436&lt;/item&gt;&lt;item&gt;2475&lt;/item&gt;&lt;item&gt;2532&lt;/item&gt;&lt;item&gt;2679&lt;/item&gt;&lt;item&gt;2937&lt;/item&gt;&lt;item&gt;3027&lt;/item&gt;&lt;item&gt;4406&lt;/item&gt;&lt;item&gt;5089&lt;/item&gt;&lt;item&gt;5092&lt;/item&gt;&lt;item&gt;6291&lt;/item&gt;&lt;item&gt;6714&lt;/item&gt;&lt;item&gt;6781&lt;/item&gt;&lt;item&gt;6864&lt;/item&gt;&lt;item&gt;6869&lt;/item&gt;&lt;item&gt;7036&lt;/item&gt;&lt;item&gt;7479&lt;/item&gt;&lt;item&gt;7507&lt;/item&gt;&lt;item&gt;7590&lt;/item&gt;&lt;item&gt;7591&lt;/item&gt;&lt;item&gt;7717&lt;/item&gt;&lt;item&gt;7756&lt;/item&gt;&lt;item&gt;7838&lt;/item&gt;&lt;item&gt;7886&lt;/item&gt;&lt;item&gt;8060&lt;/item&gt;&lt;item&gt;8128&lt;/item&gt;&lt;item&gt;8135&lt;/item&gt;&lt;item&gt;8136&lt;/item&gt;&lt;item&gt;8378&lt;/item&gt;&lt;item&gt;9430&lt;/item&gt;&lt;item&gt;9455&lt;/item&gt;&lt;item&gt;9456&lt;/item&gt;&lt;item&gt;9560&lt;/item&gt;&lt;item&gt;9746&lt;/item&gt;&lt;item&gt;9757&lt;/item&gt;&lt;item&gt;10515&lt;/item&gt;&lt;item&gt;10751&lt;/item&gt;&lt;item&gt;11247&lt;/item&gt;&lt;item&gt;11818&lt;/item&gt;&lt;/record-ids&gt;&lt;/item&gt;&lt;item db-id=&quot;vfsde5seyeefx3e9vfkprwv9s2f2razvwdp2&quot;&gt;Nueva Libreria&lt;record-ids&gt;&lt;item&gt;1259&lt;/item&gt;&lt;/record-ids&gt;&lt;/item&gt;&lt;/Libraries&gt;"/>
  </w:docVars>
  <w:rsids>
    <w:rsidRoot w:val="00847146"/>
    <w:rsid w:val="000E3762"/>
    <w:rsid w:val="008471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1044A3F-4561-40B1-A8DB-900DEF9C63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0E376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0E376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0E376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0E3762"/>
    <w:rPr>
      <w:rFonts w:ascii="Calibri" w:hAnsi="Calibri" w:cs="Calibri"/>
      <w:noProof/>
      <w:lang w:val="en-US"/>
    </w:rPr>
  </w:style>
  <w:style w:type="character" w:styleId="Hipervnculo">
    <w:name w:val="Hyperlink"/>
    <w:basedOn w:val="Fuentedeprrafopredeter"/>
    <w:uiPriority w:val="99"/>
    <w:unhideWhenUsed/>
    <w:rsid w:val="000E3762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E376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ulturaemercado.br" TargetMode="External"/><Relationship Id="rId13" Type="http://schemas.openxmlformats.org/officeDocument/2006/relationships/hyperlink" Target="http://www.marketing-e-cultura.com.br/website/pratica/prat001-b.php?cod_artigo=43" TargetMode="External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://www.culturaemercado.com.br/post/mecenato-e-politica-cultural-por-que-e-tao-dificil-entende-los/" TargetMode="External"/><Relationship Id="rId12" Type="http://schemas.openxmlformats.org/officeDocument/2006/relationships/hyperlink" Target="http://www.cultura.gov.br/site/acesso-a-informacao/programas-e-acoes/programa-nacional-de-apoio-a-cultura/" TargetMode="External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hyperlink" Target="http://www.lanacion.com.ar/1410168-brasil-potencia-cultural" TargetMode="External"/><Relationship Id="rId1" Type="http://schemas.openxmlformats.org/officeDocument/2006/relationships/styles" Target="styles.xml"/><Relationship Id="rId6" Type="http://schemas.openxmlformats.org/officeDocument/2006/relationships/hyperlink" Target="http://www.culturaemercado.br" TargetMode="External"/><Relationship Id="rId11" Type="http://schemas.openxmlformats.org/officeDocument/2006/relationships/hyperlink" Target="https://epoca.globo.com/mais-de-cem-musicais-tentaram-captar-mais-de-1-milhao-via-lei-rouanet-em-2018-nove-conseguiram-23625676" TargetMode="External"/><Relationship Id="rId5" Type="http://schemas.openxmlformats.org/officeDocument/2006/relationships/hyperlink" Target="http://culturadigital.br/politicaculturalcasaderuibarbosa/files/2012/09/Marco-Ant%C3%B4nio-Figueiredo-Ballester-Junior-et-alii.pdf" TargetMode="External"/><Relationship Id="rId15" Type="http://schemas.openxmlformats.org/officeDocument/2006/relationships/hyperlink" Target="http://www.theartnewspaper.com/attfig/attfig10.pdf" TargetMode="External"/><Relationship Id="rId10" Type="http://schemas.openxmlformats.org/officeDocument/2006/relationships/hyperlink" Target="http://www.pos.eca.usp.br/sites/default/files/file/bdt/2006/2006-me-silva_eduardo.pdf" TargetMode="External"/><Relationship Id="rId4" Type="http://schemas.openxmlformats.org/officeDocument/2006/relationships/hyperlink" Target="http://culturadigital.br/politicaculturalcasaderuibarbosa/files/2011/11/Maria-Elisabete-Arruda-de-Assis.pdf" TargetMode="External"/><Relationship Id="rId9" Type="http://schemas.openxmlformats.org/officeDocument/2006/relationships/hyperlink" Target="http://www.culturaemercado.com.br/post/o-investimento-cultural-privado-por-gilberto-gil/" TargetMode="External"/><Relationship Id="rId14" Type="http://schemas.openxmlformats.org/officeDocument/2006/relationships/hyperlink" Target="http://www.ipsenespanol.net/nota.asp?idnews=90490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4</Pages>
  <Words>1884</Words>
  <Characters>10366</Characters>
  <Application>Microsoft Office Word</Application>
  <DocSecurity>0</DocSecurity>
  <Lines>86</Lines>
  <Paragraphs>24</Paragraphs>
  <ScaleCrop>false</ScaleCrop>
  <Company/>
  <LinksUpToDate>false</LinksUpToDate>
  <CharactersWithSpaces>12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ian Antoine</dc:creator>
  <cp:keywords/>
  <dc:description/>
  <cp:lastModifiedBy>Cristian Antoine</cp:lastModifiedBy>
  <cp:revision>2</cp:revision>
  <dcterms:created xsi:type="dcterms:W3CDTF">2021-10-12T21:05:00Z</dcterms:created>
  <dcterms:modified xsi:type="dcterms:W3CDTF">2021-10-12T21:12:00Z</dcterms:modified>
</cp:coreProperties>
</file>